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4792C" w:rsidRPr="00E34506" w:rsidRDefault="00E4792C" w:rsidP="00E4792C">
      <w:pPr>
        <w:spacing w:line="480" w:lineRule="auto"/>
        <w:rPr>
          <w:b/>
          <w:bCs/>
          <w:lang w:val="en-US"/>
        </w:rPr>
      </w:pPr>
      <w:r w:rsidRPr="00E34506">
        <w:rPr>
          <w:b/>
          <w:bCs/>
          <w:lang w:val="en-US"/>
        </w:rPr>
        <w:t>Generation of genetically modified cells</w:t>
      </w:r>
    </w:p>
    <w:p w:rsidR="00E4792C" w:rsidRPr="00F45213" w:rsidRDefault="00E4792C" w:rsidP="00E4792C">
      <w:pPr>
        <w:pStyle w:val="Geenafstand"/>
        <w:spacing w:line="480" w:lineRule="auto"/>
        <w:jc w:val="both"/>
        <w:rPr>
          <w:lang w:val="en-US"/>
        </w:rPr>
      </w:pPr>
      <w:r w:rsidRPr="00F45213">
        <w:rPr>
          <w:szCs w:val="22"/>
          <w:lang w:val="en-US"/>
        </w:rPr>
        <w:t>A431-CD47KO cell lines were generated by lentiviral transduction of pLentiCrispR-v2 – CD47KO (</w:t>
      </w:r>
      <w:r w:rsidRPr="00F45213">
        <w:rPr>
          <w:szCs w:val="22"/>
          <w:shd w:val="clear" w:color="auto" w:fill="FFFFFF"/>
          <w:lang w:val="en-US"/>
        </w:rPr>
        <w:t>pLentiCrispR-v2 was a gift from Feng Zhang (</w:t>
      </w:r>
      <w:proofErr w:type="spellStart"/>
      <w:r w:rsidRPr="00F45213">
        <w:rPr>
          <w:szCs w:val="22"/>
          <w:shd w:val="clear" w:color="auto" w:fill="FFFFFF"/>
          <w:lang w:val="en-US"/>
        </w:rPr>
        <w:t>Addgene</w:t>
      </w:r>
      <w:proofErr w:type="spellEnd"/>
      <w:r w:rsidRPr="00F45213">
        <w:rPr>
          <w:szCs w:val="22"/>
          <w:shd w:val="clear" w:color="auto" w:fill="FFFFFF"/>
          <w:lang w:val="en-US"/>
        </w:rPr>
        <w:t xml:space="preserve"> plasmid #52961))</w:t>
      </w:r>
      <w:r w:rsidRPr="00F45213">
        <w:rPr>
          <w:szCs w:val="22"/>
          <w:lang w:val="en-US"/>
        </w:rPr>
        <w:t>; A431 cells expressing HER2/</w:t>
      </w:r>
      <w:proofErr w:type="spellStart"/>
      <w:r w:rsidRPr="00F45213">
        <w:rPr>
          <w:szCs w:val="22"/>
          <w:lang w:val="en-US"/>
        </w:rPr>
        <w:t>neu</w:t>
      </w:r>
      <w:proofErr w:type="spellEnd"/>
      <w:r w:rsidRPr="00F45213">
        <w:rPr>
          <w:szCs w:val="22"/>
          <w:lang w:val="en-US"/>
        </w:rPr>
        <w:t xml:space="preserve"> (A431HER2/</w:t>
      </w:r>
      <w:proofErr w:type="spellStart"/>
      <w:r w:rsidRPr="00F45213">
        <w:rPr>
          <w:szCs w:val="22"/>
          <w:lang w:val="en-US"/>
        </w:rPr>
        <w:t>neu</w:t>
      </w:r>
      <w:proofErr w:type="spellEnd"/>
      <w:r w:rsidRPr="00F45213">
        <w:rPr>
          <w:szCs w:val="22"/>
          <w:lang w:val="en-US"/>
        </w:rPr>
        <w:t xml:space="preserve">) were generated by retroviral transduction, followed by positive selection based on </w:t>
      </w:r>
      <w:proofErr w:type="spellStart"/>
      <w:r w:rsidRPr="00F45213">
        <w:rPr>
          <w:szCs w:val="22"/>
          <w:lang w:val="en-US"/>
        </w:rPr>
        <w:t>puromycin</w:t>
      </w:r>
      <w:proofErr w:type="spellEnd"/>
      <w:r w:rsidRPr="00F45213">
        <w:rPr>
          <w:szCs w:val="22"/>
          <w:lang w:val="en-US"/>
        </w:rPr>
        <w:t xml:space="preserve"> resistance, as previously described </w:t>
      </w:r>
      <w:r w:rsidRPr="00F45213">
        <w:rPr>
          <w:szCs w:val="22"/>
          <w:lang w:val="en-US"/>
        </w:rPr>
        <w:fldChar w:fldCharType="begin">
          <w:fldData xml:space="preserve">PEVuZE5vdGU+PENpdGU+PEF1dGhvcj5CcmFuZHNtYTwvQXV0aG9yPjxZZWFyPjIwMTU8L1llYXI+
PFJlY051bT42MTU0PC9SZWNOdW0+PERpc3BsYXlUZXh0Pig4KTwvRGlzcGxheVRleHQ+PHJlY29y
ZD48cmVjLW51bWJlcj42MTU0PC9yZWMtbnVtYmVyPjxmb3JlaWduLWtleXM+PGtleSBhcHA9IkVO
IiBkYi1pZD0icDI1NXN6MnBzZjJ3ZjRlNWZ2N3ZzdnBudHRzYTBkeGVwZDUyIiB0aW1lc3RhbXA9
IjE1MjE3MjE0MzIiPjYxNTQ8L2tleT48L2ZvcmVpZ24ta2V5cz48cmVmLXR5cGUgbmFtZT0iSm91
cm5hbCBBcnRpY2xlIj4xNzwvcmVmLXR5cGU+PGNvbnRyaWJ1dG9ycz48YXV0aG9ycz48YXV0aG9y
PkJyYW5kc21hLCBBLiBNLjwvYXV0aG9yPjxhdXRob3I+VGVuIEJyb2VrZSwgVC48L2F1dGhvcj48
YXV0aG9yPk5lZGVyZW5kLCBNLjwvYXV0aG9yPjxhdXRob3I+TWV1bGVuYnJvZWssIEwuIEEuPC9h
dXRob3I+PGF1dGhvcj52YW4gVGV0ZXJpbmcsIEcuPC9hdXRob3I+PGF1dGhvcj5NZXllciwgUy48
L2F1dGhvcj48YXV0aG9yPkphbnNlbiwgSi4gSC48L2F1dGhvcj48YXV0aG9yPkJlbHRyYW4gQnVp
dHJhZ28sIE0uIEEuPC9hdXRob3I+PGF1dGhvcj5OYWdlbGtlcmtlLCBTLiBRLjwvYXV0aG9yPjxh
dXRob3I+TmVtZXRoLCBJLjwvYXV0aG9yPjxhdXRob3I+VWJpbmssIFIuPC9hdXRob3I+PGF1dGhv
cj5Sb3V3ZW5kYWwsIEcuPC9hdXRob3I+PGF1dGhvcj5Mb2hzZSwgUy48L2F1dGhvcj48YXV0aG9y
PlZhbGVyaXVzLCBULjwvYXV0aG9yPjxhdXRob3I+TGV1c2VuLCBKLiBILjwvYXV0aG9yPjxhdXRo
b3I+Qm9yb3NzLCBQLjwvYXV0aG9yPjwvYXV0aG9ycz48L2NvbnRyaWJ1dG9ycz48YXV0aC1hZGRy
ZXNzPkltbXVub3RoZXJhcHkgTGFib3JhdG9yeSwgTGFib3JhdG9yeSBmb3IgVHJhbnNsYXRpb25h
bCBJbW11bm9sb2d5LCBVTUMgVXRyZWNodCwgdGhlIE5ldGhlcmxhbmRzLiYjeEQ7RGVwYXJ0bWVu
dCBvZiBCbG9vZCBDZWxsIFJlc2VhcmNoLCBTYW5xdWluIFJlc2VhcmNoIGFuZCBMYW5kc3RlaW5l
ciBMYWJvcmF0b3J5LCBBY2FkZW1pYyBNZWRpY2FsIENlbnRlciwgVW5pdmVyc2l0eSBvZiBBbXN0
ZXJkYW0sIHRoZSBOZXRoZXJsYW5kcy4mI3hEO0RldmVsb3BtZW50YWwgRHJ1ZyBNZXRhYm9saXNt
IGFuZCBQaGFybWFjb2tpbmV0aWNzLCBHZWRlb24gUmljaHRlciBQbGMsIEJ1ZGFwZXN0LCBIdW5n
YXJ5LiYjeEQ7U3ludGhvbiBCaW9waGFybWFjZXV0aWNhbHMgQi5WLiwgTmlqbWVnZW4sIHRoZSBO
ZXRoZXJsYW5kcy4mI3hEO0RpdmlzaW9uIG9mIFN0ZW0gQ2VsbCBUcmFuc3BsYW50YXRpb24gYW5k
IEltbXVub3RoZXJhcHksIERlcGFydG1lbnQgb2YgSW50ZXJuYWwgTWVkaWNpbmUgSUksIENocmlz
dGlhbi1BbGJyZWNodHMtVW5pdmVyc2l0eSwgS2llbCwgR2VybWFueS4mI3hEO0ltbXVub3RoZXJh
cHkgTGFib3JhdG9yeSwgTGFib3JhdG9yeSBmb3IgVHJhbnNsYXRpb25hbCBJbW11bm9sb2d5LCBV
TUMgVXRyZWNodCwgdGhlIE5ldGhlcmxhbmRzLiBqbGV1c2VuQHVtY3V0cmVjaHQubmwuPC9hdXRo
LWFkZHJlc3M+PHRpdGxlcz48dGl0bGU+U2ltdWx0YW5lb3VzIFRhcmdldGluZyBvZiBGY2dhbW1h
UnMgYW5kIEZjYWxwaGFSSSBFbmhhbmNlcyBUdW1vciBDZWxsIEtpbGxpbmc8L3RpdGxlPjxzZWNv
bmRhcnktdGl0bGU+Q2FuY2VyIEltbXVub2wgUmVzPC9zZWNvbmRhcnktdGl0bGU+PC90aXRsZXM+
PHBlcmlvZGljYWw+PGZ1bGwtdGl0bGU+Q2FuY2VyIEltbXVub2wgUmVzPC9mdWxsLXRpdGxlPjwv
cGVyaW9kaWNhbD48cGFnZXM+MTMxNi0yNDwvcGFnZXM+PHZvbHVtZT4zPC92b2x1bWU+PG51bWJl
cj4xMjwvbnVtYmVyPjxrZXl3b3Jkcz48a2V5d29yZD5BbmltYWxzPC9rZXl3b3JkPjxrZXl3b3Jk
PkFudGlib2R5LURlcGVuZGVudCBDZWxsIEN5dG90b3hpY2l0eS9pbW11bm9sb2d5PC9rZXl3b3Jk
PjxrZXl3b3JkPkFudGlnZW5zLCBDRC8qaW1tdW5vbG9neTwva2V5d29yZD48a2V5d29yZD5BbnRp
bmVvcGxhc3RpYyBBZ2VudHMvKnBoYXJtYWNvbG9neTwva2V5d29yZD48a2V5d29yZD5BbnRpbmVv
cGxhc3RpYyBDb21iaW5lZCBDaGVtb3RoZXJhcHkgUHJvdG9jb2xzL3BoYXJtYWNvbG9neTwva2V5
d29yZD48a2V5d29yZD5DZWxsIExpbmUsIFR1bW9yPC9rZXl3b3JkPjxrZXl3b3JkPkNldHV4aW1h
Yi9pbW11bm9sb2d5LypwaGFybWFjb2xvZ3k8L2tleXdvcmQ+PGtleXdvcmQ+SHVtYW5zPC9rZXl3
b3JkPjxrZXl3b3JkPkltbXVub2dsb2J1bGluIEEvaW1tdW5vbG9neTwva2V5d29yZD48a2V5d29y
ZD5JbW11bm9nbG9idWxpbiBHL2ltbXVub2xvZ3k8L2tleXdvcmQ+PGtleXdvcmQ+SW1tdW5vdGhl
cmFweS8qbWV0aG9kczwva2V5d29yZD48a2V5d29yZD5NaWNlPC9rZXl3b3JkPjxrZXl3b3JkPk5l
b3BsYXNtcy9pbW11bm9sb2d5PC9rZXl3b3JkPjxrZXl3b3JkPk5ldXRyb3BoaWxzL2ltbXVub2xv
Z3k8L2tleXdvcmQ+PGtleXdvcmQ+UmVjZXB0b3IsIEVwaWRlcm1hbCBHcm93dGggRmFjdG9yL2Jp
b3N5bnRoZXNpcy8qaW1tdW5vbG9neTwva2V5d29yZD48a2V5d29yZD5SZWNlcHRvciwgRXJiQi0y
L2Jpb3N5bnRoZXNpcy8qaW1tdW5vbG9neTwva2V5d29yZD48a2V5d29yZD5SZWNlcHRvcnMsIEZj
LyppbW11bm9sb2d5PC9rZXl3b3JkPjxrZXl3b3JkPlJlY2VwdG9ycywgSWdHLyppbW11bm9sb2d5
PC9rZXl3b3JkPjxrZXl3b3JkPlRyYXN0dXp1bWFiL2ltbXVub2xvZ3kvKnBoYXJtYWNvbG9neTwv
a2V5d29yZD48a2V5d29yZD5YZW5vZ3JhZnQgTW9kZWwgQW50aXR1bW9yIEFzc2F5czwva2V5d29y
ZD48L2tleXdvcmRzPjxkYXRlcz48eWVhcj4yMDE1PC95ZWFyPjxwdWItZGF0ZXM+PGRhdGU+RGVj
PC9kYXRlPjwvcHViLWRhdGVzPjwvZGF0ZXM+PGlzYm4+MjMyNi02MDc0IChFbGVjdHJvbmljKSYj
eEQ7MjMyNi02MDY2IChMaW5raW5nKTwvaXNibj48YWNjZXNzaW9uLW51bT4yNjQwNzU4OTwvYWNj
ZXNzaW9uLW51bT48dXJscz48cmVsYXRlZC11cmxzPjx1cmw+aHR0cHM6Ly93d3cubmNiaS5ubG0u
bmloLmdvdi9wdWJtZWQvMjY0MDc1ODk8L3VybD48L3JlbGF0ZWQtdXJscz48L3VybHM+PGVsZWN0
cm9uaWMtcmVzb3VyY2UtbnVtPjEwLjExNTgvMjMyNi02MDY2LkNJUi0xNS0wMDk5LVQ8L2VsZWN0
cm9uaWMtcmVzb3VyY2UtbnVtPjwvcmVjb3JkPjwvQ2l0ZT48L0VuZE5vdGU+
</w:fldData>
        </w:fldChar>
      </w:r>
      <w:r w:rsidRPr="00CF753F">
        <w:rPr>
          <w:szCs w:val="22"/>
          <w:lang w:val="en-US"/>
        </w:rPr>
        <w:instrText xml:space="preserve"> ADDIN EN.CITE </w:instrText>
      </w:r>
      <w:r w:rsidRPr="00CF753F">
        <w:rPr>
          <w:szCs w:val="22"/>
          <w:lang w:val="en-US"/>
        </w:rPr>
        <w:fldChar w:fldCharType="begin">
          <w:fldData xml:space="preserve">PEVuZE5vdGU+PENpdGU+PEF1dGhvcj5CcmFuZHNtYTwvQXV0aG9yPjxZZWFyPjIwMTU8L1llYXI+
PFJlY051bT42MTU0PC9SZWNOdW0+PERpc3BsYXlUZXh0Pig4KTwvRGlzcGxheVRleHQ+PHJlY29y
ZD48cmVjLW51bWJlcj42MTU0PC9yZWMtbnVtYmVyPjxmb3JlaWduLWtleXM+PGtleSBhcHA9IkVO
IiBkYi1pZD0icDI1NXN6MnBzZjJ3ZjRlNWZ2N3ZzdnBudHRzYTBkeGVwZDUyIiB0aW1lc3RhbXA9
IjE1MjE3MjE0MzIiPjYxNTQ8L2tleT48L2ZvcmVpZ24ta2V5cz48cmVmLXR5cGUgbmFtZT0iSm91
cm5hbCBBcnRpY2xlIj4xNzwvcmVmLXR5cGU+PGNvbnRyaWJ1dG9ycz48YXV0aG9ycz48YXV0aG9y
PkJyYW5kc21hLCBBLiBNLjwvYXV0aG9yPjxhdXRob3I+VGVuIEJyb2VrZSwgVC48L2F1dGhvcj48
YXV0aG9yPk5lZGVyZW5kLCBNLjwvYXV0aG9yPjxhdXRob3I+TWV1bGVuYnJvZWssIEwuIEEuPC9h
dXRob3I+PGF1dGhvcj52YW4gVGV0ZXJpbmcsIEcuPC9hdXRob3I+PGF1dGhvcj5NZXllciwgUy48
L2F1dGhvcj48YXV0aG9yPkphbnNlbiwgSi4gSC48L2F1dGhvcj48YXV0aG9yPkJlbHRyYW4gQnVp
dHJhZ28sIE0uIEEuPC9hdXRob3I+PGF1dGhvcj5OYWdlbGtlcmtlLCBTLiBRLjwvYXV0aG9yPjxh
dXRob3I+TmVtZXRoLCBJLjwvYXV0aG9yPjxhdXRob3I+VWJpbmssIFIuPC9hdXRob3I+PGF1dGhv
cj5Sb3V3ZW5kYWwsIEcuPC9hdXRob3I+PGF1dGhvcj5Mb2hzZSwgUy48L2F1dGhvcj48YXV0aG9y
PlZhbGVyaXVzLCBULjwvYXV0aG9yPjxhdXRob3I+TGV1c2VuLCBKLiBILjwvYXV0aG9yPjxhdXRo
b3I+Qm9yb3NzLCBQLjwvYXV0aG9yPjwvYXV0aG9ycz48L2NvbnRyaWJ1dG9ycz48YXV0aC1hZGRy
ZXNzPkltbXVub3RoZXJhcHkgTGFib3JhdG9yeSwgTGFib3JhdG9yeSBmb3IgVHJhbnNsYXRpb25h
bCBJbW11bm9sb2d5LCBVTUMgVXRyZWNodCwgdGhlIE5ldGhlcmxhbmRzLiYjeEQ7RGVwYXJ0bWVu
dCBvZiBCbG9vZCBDZWxsIFJlc2VhcmNoLCBTYW5xdWluIFJlc2VhcmNoIGFuZCBMYW5kc3RlaW5l
ciBMYWJvcmF0b3J5LCBBY2FkZW1pYyBNZWRpY2FsIENlbnRlciwgVW5pdmVyc2l0eSBvZiBBbXN0
ZXJkYW0sIHRoZSBOZXRoZXJsYW5kcy4mI3hEO0RldmVsb3BtZW50YWwgRHJ1ZyBNZXRhYm9saXNt
IGFuZCBQaGFybWFjb2tpbmV0aWNzLCBHZWRlb24gUmljaHRlciBQbGMsIEJ1ZGFwZXN0LCBIdW5n
YXJ5LiYjeEQ7U3ludGhvbiBCaW9waGFybWFjZXV0aWNhbHMgQi5WLiwgTmlqbWVnZW4sIHRoZSBO
ZXRoZXJsYW5kcy4mI3hEO0RpdmlzaW9uIG9mIFN0ZW0gQ2VsbCBUcmFuc3BsYW50YXRpb24gYW5k
IEltbXVub3RoZXJhcHksIERlcGFydG1lbnQgb2YgSW50ZXJuYWwgTWVkaWNpbmUgSUksIENocmlz
dGlhbi1BbGJyZWNodHMtVW5pdmVyc2l0eSwgS2llbCwgR2VybWFueS4mI3hEO0ltbXVub3RoZXJh
cHkgTGFib3JhdG9yeSwgTGFib3JhdG9yeSBmb3IgVHJhbnNsYXRpb25hbCBJbW11bm9sb2d5LCBV
TUMgVXRyZWNodCwgdGhlIE5ldGhlcmxhbmRzLiBqbGV1c2VuQHVtY3V0cmVjaHQubmwuPC9hdXRo
LWFkZHJlc3M+PHRpdGxlcz48dGl0bGU+U2ltdWx0YW5lb3VzIFRhcmdldGluZyBvZiBGY2dhbW1h
UnMgYW5kIEZjYWxwaGFSSSBFbmhhbmNlcyBUdW1vciBDZWxsIEtpbGxpbmc8L3RpdGxlPjxzZWNv
bmRhcnktdGl0bGU+Q2FuY2VyIEltbXVub2wgUmVzPC9zZWNvbmRhcnktdGl0bGU+PC90aXRsZXM+
PHBlcmlvZGljYWw+PGZ1bGwtdGl0bGU+Q2FuY2VyIEltbXVub2wgUmVzPC9mdWxsLXRpdGxlPjwv
cGVyaW9kaWNhbD48cGFnZXM+MTMxNi0yNDwvcGFnZXM+PHZvbHVtZT4zPC92b2x1bWU+PG51bWJl
cj4xMjwvbnVtYmVyPjxrZXl3b3Jkcz48a2V5d29yZD5BbmltYWxzPC9rZXl3b3JkPjxrZXl3b3Jk
PkFudGlib2R5LURlcGVuZGVudCBDZWxsIEN5dG90b3hpY2l0eS9pbW11bm9sb2d5PC9rZXl3b3Jk
PjxrZXl3b3JkPkFudGlnZW5zLCBDRC8qaW1tdW5vbG9neTwva2V5d29yZD48a2V5d29yZD5BbnRp
bmVvcGxhc3RpYyBBZ2VudHMvKnBoYXJtYWNvbG9neTwva2V5d29yZD48a2V5d29yZD5BbnRpbmVv
cGxhc3RpYyBDb21iaW5lZCBDaGVtb3RoZXJhcHkgUHJvdG9jb2xzL3BoYXJtYWNvbG9neTwva2V5
d29yZD48a2V5d29yZD5DZWxsIExpbmUsIFR1bW9yPC9rZXl3b3JkPjxrZXl3b3JkPkNldHV4aW1h
Yi9pbW11bm9sb2d5LypwaGFybWFjb2xvZ3k8L2tleXdvcmQ+PGtleXdvcmQ+SHVtYW5zPC9rZXl3
b3JkPjxrZXl3b3JkPkltbXVub2dsb2J1bGluIEEvaW1tdW5vbG9neTwva2V5d29yZD48a2V5d29y
ZD5JbW11bm9nbG9idWxpbiBHL2ltbXVub2xvZ3k8L2tleXdvcmQ+PGtleXdvcmQ+SW1tdW5vdGhl
cmFweS8qbWV0aG9kczwva2V5d29yZD48a2V5d29yZD5NaWNlPC9rZXl3b3JkPjxrZXl3b3JkPk5l
b3BsYXNtcy9pbW11bm9sb2d5PC9rZXl3b3JkPjxrZXl3b3JkPk5ldXRyb3BoaWxzL2ltbXVub2xv
Z3k8L2tleXdvcmQ+PGtleXdvcmQ+UmVjZXB0b3IsIEVwaWRlcm1hbCBHcm93dGggRmFjdG9yL2Jp
b3N5bnRoZXNpcy8qaW1tdW5vbG9neTwva2V5d29yZD48a2V5d29yZD5SZWNlcHRvciwgRXJiQi0y
L2Jpb3N5bnRoZXNpcy8qaW1tdW5vbG9neTwva2V5d29yZD48a2V5d29yZD5SZWNlcHRvcnMsIEZj
LyppbW11bm9sb2d5PC9rZXl3b3JkPjxrZXl3b3JkPlJlY2VwdG9ycywgSWdHLyppbW11bm9sb2d5
PC9rZXl3b3JkPjxrZXl3b3JkPlRyYXN0dXp1bWFiL2ltbXVub2xvZ3kvKnBoYXJtYWNvbG9neTwv
a2V5d29yZD48a2V5d29yZD5YZW5vZ3JhZnQgTW9kZWwgQW50aXR1bW9yIEFzc2F5czwva2V5d29y
ZD48L2tleXdvcmRzPjxkYXRlcz48eWVhcj4yMDE1PC95ZWFyPjxwdWItZGF0ZXM+PGRhdGU+RGVj
PC9kYXRlPjwvcHViLWRhdGVzPjwvZGF0ZXM+PGlzYm4+MjMyNi02MDc0IChFbGVjdHJvbmljKSYj
eEQ7MjMyNi02MDY2IChMaW5raW5nKTwvaXNibj48YWNjZXNzaW9uLW51bT4yNjQwNzU4OTwvYWNj
ZXNzaW9uLW51bT48dXJscz48cmVsYXRlZC11cmxzPjx1cmw+aHR0cHM6Ly93d3cubmNiaS5ubG0u
bmloLmdvdi9wdWJtZWQvMjY0MDc1ODk8L3VybD48L3JlbGF0ZWQtdXJscz48L3VybHM+PGVsZWN0
cm9uaWMtcmVzb3VyY2UtbnVtPjEwLjExNTgvMjMyNi02MDY2LkNJUi0xNS0wMDk5LVQ8L2VsZWN0
cm9uaWMtcmVzb3VyY2UtbnVtPjwvcmVjb3JkPjwvQ2l0ZT48L0VuZE5vdGU+
</w:fldData>
        </w:fldChar>
      </w:r>
      <w:r w:rsidRPr="00CF753F">
        <w:rPr>
          <w:szCs w:val="22"/>
          <w:lang w:val="en-US"/>
        </w:rPr>
        <w:instrText xml:space="preserve"> ADDIN EN.CITE.DATA </w:instrText>
      </w:r>
      <w:r w:rsidRPr="00CF753F">
        <w:rPr>
          <w:szCs w:val="22"/>
          <w:lang w:val="en-US"/>
        </w:rPr>
      </w:r>
      <w:r w:rsidRPr="00CF753F">
        <w:rPr>
          <w:szCs w:val="22"/>
          <w:lang w:val="en-US"/>
        </w:rPr>
        <w:fldChar w:fldCharType="end"/>
      </w:r>
      <w:r w:rsidRPr="00F45213">
        <w:rPr>
          <w:szCs w:val="22"/>
          <w:lang w:val="en-US"/>
        </w:rPr>
      </w:r>
      <w:r w:rsidRPr="00F45213">
        <w:rPr>
          <w:szCs w:val="22"/>
          <w:lang w:val="en-US"/>
        </w:rPr>
        <w:fldChar w:fldCharType="separate"/>
      </w:r>
      <w:r w:rsidRPr="00F45213">
        <w:rPr>
          <w:noProof/>
          <w:szCs w:val="22"/>
          <w:lang w:val="en-US"/>
        </w:rPr>
        <w:t>(8)</w:t>
      </w:r>
      <w:r w:rsidRPr="00F45213">
        <w:rPr>
          <w:szCs w:val="22"/>
          <w:lang w:val="en-US"/>
        </w:rPr>
        <w:fldChar w:fldCharType="end"/>
      </w:r>
      <w:r w:rsidRPr="00F45213">
        <w:rPr>
          <w:szCs w:val="22"/>
          <w:lang w:val="en-US"/>
        </w:rPr>
        <w:t>.</w:t>
      </w:r>
      <w:r>
        <w:rPr>
          <w:szCs w:val="22"/>
          <w:lang w:val="en-US"/>
        </w:rPr>
        <w:t xml:space="preserve"> </w:t>
      </w:r>
      <w:r w:rsidRPr="00F45213">
        <w:rPr>
          <w:lang w:val="en-US"/>
        </w:rPr>
        <w:t xml:space="preserve">SKBR3-CD47KD cells were generated by lentiviral transduction of pLKO.1-puro – CD47KD. Transduced and afterwards </w:t>
      </w:r>
      <w:proofErr w:type="spellStart"/>
      <w:r w:rsidRPr="00F45213">
        <w:rPr>
          <w:lang w:val="en-US"/>
        </w:rPr>
        <w:t>puromycin</w:t>
      </w:r>
      <w:proofErr w:type="spellEnd"/>
      <w:r w:rsidRPr="00F45213">
        <w:rPr>
          <w:lang w:val="en-US"/>
        </w:rPr>
        <w:t xml:space="preserve"> selected cells showed a CD47 expression of 10-15% of normal. As control cell line a scrambled shRNA was used. Knockdown and knockout of antigens on cell lines was routinely verified by flow cytometry. Ba/F3 cells expressing EGFR were transfected with WT EGFR (Upstate) and EGFR expressing clones were selected using neomycin. Ba/F3 cells expressing HER2/</w:t>
      </w:r>
      <w:proofErr w:type="spellStart"/>
      <w:r w:rsidRPr="00F45213">
        <w:rPr>
          <w:lang w:val="en-US"/>
        </w:rPr>
        <w:t>neu</w:t>
      </w:r>
      <w:proofErr w:type="spellEnd"/>
      <w:r w:rsidRPr="00F45213">
        <w:rPr>
          <w:lang w:val="en-US"/>
        </w:rPr>
        <w:t xml:space="preserve"> were generated by retroviral transduction, followed by positive selection using </w:t>
      </w:r>
      <w:proofErr w:type="spellStart"/>
      <w:r w:rsidRPr="00F45213">
        <w:rPr>
          <w:lang w:val="en-US"/>
        </w:rPr>
        <w:t>puromycin</w:t>
      </w:r>
      <w:proofErr w:type="spellEnd"/>
      <w:r w:rsidRPr="00F45213">
        <w:rPr>
          <w:lang w:val="en-US"/>
        </w:rPr>
        <w:t xml:space="preserve"> resistance and limiting dilution.</w:t>
      </w:r>
    </w:p>
    <w:p w:rsidR="00E4792C" w:rsidRPr="00F45213" w:rsidRDefault="00E4792C" w:rsidP="00E4792C">
      <w:pPr>
        <w:pStyle w:val="Geenafstand"/>
        <w:spacing w:line="480" w:lineRule="auto"/>
        <w:jc w:val="both"/>
        <w:rPr>
          <w:b/>
          <w:lang w:val="en-US"/>
        </w:rPr>
      </w:pPr>
      <w:r w:rsidRPr="00F45213">
        <w:rPr>
          <w:b/>
          <w:lang w:val="en-US"/>
        </w:rPr>
        <w:t xml:space="preserve">Antibodies and reagents </w:t>
      </w:r>
    </w:p>
    <w:p w:rsidR="00E4792C" w:rsidRDefault="00E4792C" w:rsidP="00E4792C">
      <w:pPr>
        <w:pStyle w:val="Geenafstand"/>
        <w:spacing w:line="480" w:lineRule="auto"/>
        <w:jc w:val="both"/>
        <w:rPr>
          <w:lang w:val="en-US"/>
        </w:rPr>
      </w:pPr>
      <w:r w:rsidRPr="00F45213">
        <w:rPr>
          <w:lang w:val="en-US"/>
        </w:rPr>
        <w:t>SIRP</w:t>
      </w:r>
      <w:r w:rsidRPr="00F45213">
        <w:sym w:font="Symbol" w:char="F061"/>
      </w:r>
      <w:r w:rsidRPr="00F45213">
        <w:rPr>
          <w:lang w:val="en-US"/>
        </w:rPr>
        <w:t xml:space="preserve"> or CD47 were blocked using human SIRP</w:t>
      </w:r>
      <w:r w:rsidRPr="00F45213">
        <w:sym w:font="Symbol" w:char="F061"/>
      </w:r>
      <w:r w:rsidRPr="00F45213">
        <w:rPr>
          <w:lang w:val="en-US"/>
        </w:rPr>
        <w:t xml:space="preserve"> </w:t>
      </w:r>
      <w:proofErr w:type="spellStart"/>
      <w:r w:rsidRPr="00F45213">
        <w:rPr>
          <w:lang w:val="en-US"/>
        </w:rPr>
        <w:t>mAb</w:t>
      </w:r>
      <w:proofErr w:type="spellEnd"/>
      <w:r w:rsidRPr="00F45213">
        <w:rPr>
          <w:lang w:val="en-US"/>
        </w:rPr>
        <w:t xml:space="preserve"> 12C4 or F(ab’)</w:t>
      </w:r>
      <w:r w:rsidRPr="00F45213">
        <w:rPr>
          <w:vertAlign w:val="subscript"/>
          <w:lang w:val="en-US"/>
        </w:rPr>
        <w:t>2</w:t>
      </w:r>
      <w:r w:rsidRPr="00F45213">
        <w:rPr>
          <w:lang w:val="en-US"/>
        </w:rPr>
        <w:t xml:space="preserve"> fragments of human CD47 antibody B6H12 (both at 10 µg/mL), respectively </w:t>
      </w:r>
      <w:r w:rsidRPr="00F45213">
        <w:rPr>
          <w:lang w:val="en-US"/>
        </w:rPr>
        <w:fldChar w:fldCharType="begin">
          <w:fldData xml:space="preserve">PEVuZE5vdGU+PENpdGU+PEF1dGhvcj5aaGFvPC9BdXRob3I+PFllYXI+MjAxMTwvWWVhcj48UmVj
TnVtPjM5ODU8L1JlY051bT48RGlzcGxheVRleHQ+KDE2KTwvRGlzcGxheVRleHQ+PHJlY29yZD48
cmVjLW51bWJlcj4zOTg1PC9yZWMtbnVtYmVyPjxmb3JlaWduLWtleXM+PGtleSBhcHA9IkVOIiBk
Yi1pZD0icDI1NXN6MnBzZjJ3ZjRlNWZ2N3ZzdnBudHRzYTBkeGVwZDUyIiB0aW1lc3RhbXA9IjE0
NTk5Mjk0MjUiPjM5ODU8L2tleT48L2ZvcmVpZ24ta2V5cz48cmVmLXR5cGUgbmFtZT0iSm91cm5h
bCBBcnRpY2xlIj4xNzwvcmVmLXR5cGU+PGNvbnRyaWJ1dG9ycz48YXV0aG9ycz48YXV0aG9yPlpo
YW8sIFguIFcuPC9hdXRob3I+PGF1dGhvcj52YW4gQmVlaywgRS4gTS48L2F1dGhvcj48YXV0aG9y
PlNjaG9ybmFnZWwsIEsuPC9hdXRob3I+PGF1dGhvcj5WYW4gZGVyIE1hYWRlbiwgSC48L2F1dGhv
cj48YXV0aG9yPlZhbiBIb3VkdCwgTS48L2F1dGhvcj48YXV0aG9yPk90dGVuLCBNLiBBLjwvYXV0
aG9yPjxhdXRob3I+RmluZXR0aSwgUC48L2F1dGhvcj48YXV0aG9yPlZhbiBFZ21vbmQsIE0uPC9h
dXRob3I+PGF1dGhvcj5NYXRvemFraSwgVC48L2F1dGhvcj48YXV0aG9yPktyYWFsLCBHLjwvYXV0
aG9yPjxhdXRob3I+QmlybmJhdW0sIEQuPC9hdXRob3I+PGF1dGhvcj52YW4gRWxzYXMsIEEuPC9h
dXRob3I+PGF1dGhvcj5LdWlqcGVycywgVC4gVy48L2F1dGhvcj48YXV0aG9yPkJlcnR1Y2NpLCBG
LjwvYXV0aG9yPjxhdXRob3I+dmFuIGRlbiBCZXJnLCBULiBLLjwvYXV0aG9yPjwvYXV0aG9ycz48
L2NvbnRyaWJ1dG9ycz48YXV0aC1hZGRyZXNzPlNhbnF1aW4gUmVzZWFyY2ggYW5kIExhbmRzdGVp
bmVyIExhYm9yYXRvcnksIEFjYWRlbWljIE1lZGljYWwgQ2VudGVyLCBVbml2ZXJzaXR5IG9mIEFt
c3RlcmRhbSwgMTA2NiBDWCBBbXN0ZXJkYW0sIFRoZSBOZXRoZXJsYW5kcy48L2F1dGgtYWRkcmVz
cz48dGl0bGVzPjx0aXRsZT5DRDQ3LXNpZ25hbCByZWd1bGF0b3J5IHByb3RlaW4tYWxwaGEgKFNJ
UlBhbHBoYSkgaW50ZXJhY3Rpb25zIGZvcm0gYSBiYXJyaWVyIGZvciBhbnRpYm9keS1tZWRpYXRl
ZCB0dW1vciBjZWxsIGRlc3RydWN0aW9uPC90aXRsZT48c2Vjb25kYXJ5LXRpdGxlPlByb2MgTmF0
bCBBY2FkIFNjaSBVIFMgQTwvc2Vjb25kYXJ5LXRpdGxlPjwvdGl0bGVzPjxwZXJpb2RpY2FsPjxm
dWxsLXRpdGxlPlByb2MgTmF0bCBBY2FkIFNjaSBVIFMgQTwvZnVsbC10aXRsZT48L3BlcmlvZGlj
YWw+PHBhZ2VzPjE4MzQyLTc8L3BhZ2VzPjx2b2x1bWU+MTA4PC92b2x1bWU+PG51bWJlcj40NTwv
bnVtYmVyPjxlZGl0aW9uPjIwMTEvMTEvMDI8L2VkaXRpb24+PGtleXdvcmRzPjxrZXl3b3JkPkFu
aW1hbHM8L2tleXdvcmQ+PGtleXdvcmQ+QW50aWJvZGllcywgTW9ub2Nsb25hbCwgSHVtYW5pemVk
L3BoYXJtYWNvbG9neTwva2V5d29yZD48a2V5d29yZD4qQW50aWJvZHktRGVwZW5kZW50IENlbGwg
Q3l0b3RveGljaXR5L2RydWcgZWZmZWN0czwva2V5d29yZD48a2V5d29yZD5BbnRpZ2VucywgQ0Q0
Ny9pbW11bm9sb2d5LyptZXRhYm9saXNtPC9rZXl3b3JkPjxrZXl3b3JkPkFudGluZW9wbGFzdGlj
IEFnZW50cy9waGFybWFjb2xvZ3k8L2tleXdvcmQ+PGtleXdvcmQ+RmVtYWxlPC9rZXl3b3JkPjxr
ZXl3b3JkPkZsb3cgQ3l0b21ldHJ5PC9rZXl3b3JkPjxrZXl3b3JkPk1hbW1hcnkgTmVvcGxhc21z
LCBFeHBlcmltZW50YWwvaW1tdW5vbG9neS9tZXRhYm9saXNtLypwYXRob2xvZ3k8L2tleXdvcmQ+
PGtleXdvcmQ+TWljZTwva2V5d29yZD48a2V5d29yZD5NaWNlLCBJbmJyZWQgQzU3Qkw8L2tleXdv
cmQ+PGtleXdvcmQ+UmVjZXB0b3JzLCBJbW11bm9sb2dpYy9pbW11bm9sb2d5LyptZXRhYm9saXNt
PC9rZXl3b3JkPjxrZXl3b3JkPlNpZ25hbCBUcmFuc2R1Y3Rpb248L2tleXdvcmQ+PGtleXdvcmQ+
VHJhc3R1enVtYWI8L2tleXdvcmQ+PC9rZXl3b3Jkcz48ZGF0ZXM+PHllYXI+MjAxMTwveWVhcj48
cHViLWRhdGVzPjxkYXRlPk5vdiA4PC9kYXRlPjwvcHViLWRhdGVzPjwvZGF0ZXM+PGlzYm4+MTA5
MS02NDkwIChFbGVjdHJvbmljKSYjeEQ7MDAyNy04NDI0IChMaW5raW5nKTwvaXNibj48YWNjZXNz
aW9uLW51bT4yMjA0Mjg2MTwvYWNjZXNzaW9uLW51bT48dXJscz48cmVsYXRlZC11cmxzPjx1cmw+
aHR0cDovL3d3dy5uY2JpLm5sbS5uaWguZ292L3B1Ym1lZC8yMjA0Mjg2MTwvdXJsPjwvcmVsYXRl
ZC11cmxzPjwvdXJscz48Y3VzdG9tMj4zMjE1MDc2PC9jdXN0b20yPjxlbGVjdHJvbmljLXJlc291
cmNlLW51bT4xMC4xMDczL3BuYXMuMTEwNjU1MDEwOCYjeEQ7MTEwNjU1MDEwOCBbcGlpXTwvZWxl
Y3Ryb25pYy1yZXNvdXJjZS1udW0+PGxhbmd1YWdlPmVuZzwvbGFuZ3VhZ2U+PC9yZWNvcmQ+PC9D
aXRlPjwvRW5kTm90ZT5=
</w:fldData>
        </w:fldChar>
      </w:r>
      <w:r w:rsidRPr="0096395E">
        <w:rPr>
          <w:lang w:val="en-US"/>
        </w:rPr>
        <w:instrText xml:space="preserve"> ADDIN EN.CITE </w:instrText>
      </w:r>
      <w:r w:rsidRPr="0096395E">
        <w:rPr>
          <w:lang w:val="en-US"/>
        </w:rPr>
        <w:fldChar w:fldCharType="begin">
          <w:fldData xml:space="preserve">PEVuZE5vdGU+PENpdGU+PEF1dGhvcj5aaGFvPC9BdXRob3I+PFllYXI+MjAxMTwvWWVhcj48UmVj
TnVtPjM5ODU8L1JlY051bT48RGlzcGxheVRleHQ+KDE2KTwvRGlzcGxheVRleHQ+PHJlY29yZD48
cmVjLW51bWJlcj4zOTg1PC9yZWMtbnVtYmVyPjxmb3JlaWduLWtleXM+PGtleSBhcHA9IkVOIiBk
Yi1pZD0icDI1NXN6MnBzZjJ3ZjRlNWZ2N3ZzdnBudHRzYTBkeGVwZDUyIiB0aW1lc3RhbXA9IjE0
NTk5Mjk0MjUiPjM5ODU8L2tleT48L2ZvcmVpZ24ta2V5cz48cmVmLXR5cGUgbmFtZT0iSm91cm5h
bCBBcnRpY2xlIj4xNzwvcmVmLXR5cGU+PGNvbnRyaWJ1dG9ycz48YXV0aG9ycz48YXV0aG9yPlpo
YW8sIFguIFcuPC9hdXRob3I+PGF1dGhvcj52YW4gQmVlaywgRS4gTS48L2F1dGhvcj48YXV0aG9y
PlNjaG9ybmFnZWwsIEsuPC9hdXRob3I+PGF1dGhvcj5WYW4gZGVyIE1hYWRlbiwgSC48L2F1dGhv
cj48YXV0aG9yPlZhbiBIb3VkdCwgTS48L2F1dGhvcj48YXV0aG9yPk90dGVuLCBNLiBBLjwvYXV0
aG9yPjxhdXRob3I+RmluZXR0aSwgUC48L2F1dGhvcj48YXV0aG9yPlZhbiBFZ21vbmQsIE0uPC9h
dXRob3I+PGF1dGhvcj5NYXRvemFraSwgVC48L2F1dGhvcj48YXV0aG9yPktyYWFsLCBHLjwvYXV0
aG9yPjxhdXRob3I+QmlybmJhdW0sIEQuPC9hdXRob3I+PGF1dGhvcj52YW4gRWxzYXMsIEEuPC9h
dXRob3I+PGF1dGhvcj5LdWlqcGVycywgVC4gVy48L2F1dGhvcj48YXV0aG9yPkJlcnR1Y2NpLCBG
LjwvYXV0aG9yPjxhdXRob3I+dmFuIGRlbiBCZXJnLCBULiBLLjwvYXV0aG9yPjwvYXV0aG9ycz48
L2NvbnRyaWJ1dG9ycz48YXV0aC1hZGRyZXNzPlNhbnF1aW4gUmVzZWFyY2ggYW5kIExhbmRzdGVp
bmVyIExhYm9yYXRvcnksIEFjYWRlbWljIE1lZGljYWwgQ2VudGVyLCBVbml2ZXJzaXR5IG9mIEFt
c3RlcmRhbSwgMTA2NiBDWCBBbXN0ZXJkYW0sIFRoZSBOZXRoZXJsYW5kcy48L2F1dGgtYWRkcmVz
cz48dGl0bGVzPjx0aXRsZT5DRDQ3LXNpZ25hbCByZWd1bGF0b3J5IHByb3RlaW4tYWxwaGEgKFNJ
UlBhbHBoYSkgaW50ZXJhY3Rpb25zIGZvcm0gYSBiYXJyaWVyIGZvciBhbnRpYm9keS1tZWRpYXRl
ZCB0dW1vciBjZWxsIGRlc3RydWN0aW9uPC90aXRsZT48c2Vjb25kYXJ5LXRpdGxlPlByb2MgTmF0
bCBBY2FkIFNjaSBVIFMgQTwvc2Vjb25kYXJ5LXRpdGxlPjwvdGl0bGVzPjxwZXJpb2RpY2FsPjxm
dWxsLXRpdGxlPlByb2MgTmF0bCBBY2FkIFNjaSBVIFMgQTwvZnVsbC10aXRsZT48L3BlcmlvZGlj
YWw+PHBhZ2VzPjE4MzQyLTc8L3BhZ2VzPjx2b2x1bWU+MTA4PC92b2x1bWU+PG51bWJlcj40NTwv
bnVtYmVyPjxlZGl0aW9uPjIwMTEvMTEvMDI8L2VkaXRpb24+PGtleXdvcmRzPjxrZXl3b3JkPkFu
aW1hbHM8L2tleXdvcmQ+PGtleXdvcmQ+QW50aWJvZGllcywgTW9ub2Nsb25hbCwgSHVtYW5pemVk
L3BoYXJtYWNvbG9neTwva2V5d29yZD48a2V5d29yZD4qQW50aWJvZHktRGVwZW5kZW50IENlbGwg
Q3l0b3RveGljaXR5L2RydWcgZWZmZWN0czwva2V5d29yZD48a2V5d29yZD5BbnRpZ2VucywgQ0Q0
Ny9pbW11bm9sb2d5LyptZXRhYm9saXNtPC9rZXl3b3JkPjxrZXl3b3JkPkFudGluZW9wbGFzdGlj
IEFnZW50cy9waGFybWFjb2xvZ3k8L2tleXdvcmQ+PGtleXdvcmQ+RmVtYWxlPC9rZXl3b3JkPjxr
ZXl3b3JkPkZsb3cgQ3l0b21ldHJ5PC9rZXl3b3JkPjxrZXl3b3JkPk1hbW1hcnkgTmVvcGxhc21z
LCBFeHBlcmltZW50YWwvaW1tdW5vbG9neS9tZXRhYm9saXNtLypwYXRob2xvZ3k8L2tleXdvcmQ+
PGtleXdvcmQ+TWljZTwva2V5d29yZD48a2V5d29yZD5NaWNlLCBJbmJyZWQgQzU3Qkw8L2tleXdv
cmQ+PGtleXdvcmQ+UmVjZXB0b3JzLCBJbW11bm9sb2dpYy9pbW11bm9sb2d5LyptZXRhYm9saXNt
PC9rZXl3b3JkPjxrZXl3b3JkPlNpZ25hbCBUcmFuc2R1Y3Rpb248L2tleXdvcmQ+PGtleXdvcmQ+
VHJhc3R1enVtYWI8L2tleXdvcmQ+PC9rZXl3b3Jkcz48ZGF0ZXM+PHllYXI+MjAxMTwveWVhcj48
cHViLWRhdGVzPjxkYXRlPk5vdiA4PC9kYXRlPjwvcHViLWRhdGVzPjwvZGF0ZXM+PGlzYm4+MTA5
MS02NDkwIChFbGVjdHJvbmljKSYjeEQ7MDAyNy04NDI0IChMaW5raW5nKTwvaXNibj48YWNjZXNz
aW9uLW51bT4yMjA0Mjg2MTwvYWNjZXNzaW9uLW51bT48dXJscz48cmVsYXRlZC11cmxzPjx1cmw+
aHR0cDovL3d3dy5uY2JpLm5sbS5uaWguZ292L3B1Ym1lZC8yMjA0Mjg2MTwvdXJsPjwvcmVsYXRl
ZC11cmxzPjwvdXJscz48Y3VzdG9tMj4zMjE1MDc2PC9jdXN0b20yPjxlbGVjdHJvbmljLXJlc291
cmNlLW51bT4xMC4xMDczL3BuYXMuMTEwNjU1MDEwOCYjeEQ7MTEwNjU1MDEwOCBbcGlpXTwvZWxl
Y3Ryb25pYy1yZXNvdXJjZS1udW0+PGxhbmd1YWdlPmVuZzwvbGFuZ3VhZ2U+PC9yZWNvcmQ+PC9D
aXRlPjwvRW5kTm90ZT5=
</w:fldData>
        </w:fldChar>
      </w:r>
      <w:r w:rsidRPr="0096395E">
        <w:rPr>
          <w:lang w:val="en-US"/>
        </w:rPr>
        <w:instrText xml:space="preserve"> ADDIN EN.CITE.DATA </w:instrText>
      </w:r>
      <w:r w:rsidRPr="0096395E">
        <w:rPr>
          <w:lang w:val="en-US"/>
        </w:rPr>
      </w:r>
      <w:r w:rsidRPr="0096395E">
        <w:rPr>
          <w:lang w:val="en-US"/>
        </w:rPr>
        <w:fldChar w:fldCharType="end"/>
      </w:r>
      <w:r w:rsidRPr="00F45213">
        <w:rPr>
          <w:lang w:val="en-US"/>
        </w:rPr>
      </w:r>
      <w:r w:rsidRPr="00F45213">
        <w:rPr>
          <w:lang w:val="en-US"/>
        </w:rPr>
        <w:fldChar w:fldCharType="separate"/>
      </w:r>
      <w:r w:rsidRPr="00F45213">
        <w:rPr>
          <w:noProof/>
          <w:lang w:val="en-US"/>
        </w:rPr>
        <w:t>(16)</w:t>
      </w:r>
      <w:r w:rsidRPr="00F45213">
        <w:rPr>
          <w:lang w:val="en-US"/>
        </w:rPr>
        <w:fldChar w:fldCharType="end"/>
      </w:r>
      <w:r w:rsidRPr="00F45213">
        <w:rPr>
          <w:sz w:val="16"/>
          <w:szCs w:val="16"/>
          <w:lang w:val="en-US"/>
        </w:rPr>
        <w:t xml:space="preserve">. </w:t>
      </w:r>
      <w:r w:rsidRPr="00F45213">
        <w:rPr>
          <w:lang w:val="en-US"/>
        </w:rPr>
        <w:t xml:space="preserve">IgG </w:t>
      </w:r>
      <w:proofErr w:type="spellStart"/>
      <w:r w:rsidRPr="00F45213">
        <w:rPr>
          <w:lang w:val="en-US"/>
        </w:rPr>
        <w:t>trastuzumab</w:t>
      </w:r>
      <w:proofErr w:type="spellEnd"/>
      <w:r w:rsidRPr="00F45213">
        <w:rPr>
          <w:lang w:val="en-US"/>
        </w:rPr>
        <w:t xml:space="preserve"> (Roche), IgG </w:t>
      </w:r>
      <w:proofErr w:type="spellStart"/>
      <w:r w:rsidRPr="00F45213">
        <w:rPr>
          <w:lang w:val="en-US"/>
        </w:rPr>
        <w:t>cetuximab</w:t>
      </w:r>
      <w:proofErr w:type="spellEnd"/>
      <w:r w:rsidRPr="00F45213">
        <w:rPr>
          <w:lang w:val="en-US"/>
        </w:rPr>
        <w:t xml:space="preserve"> (</w:t>
      </w:r>
      <w:r w:rsidRPr="00F45213">
        <w:rPr>
          <w:shd w:val="clear" w:color="auto" w:fill="FFFFFF"/>
          <w:lang w:val="en-US"/>
        </w:rPr>
        <w:t xml:space="preserve">Merck </w:t>
      </w:r>
      <w:proofErr w:type="spellStart"/>
      <w:r w:rsidRPr="00F45213">
        <w:rPr>
          <w:shd w:val="clear" w:color="auto" w:fill="FFFFFF"/>
          <w:lang w:val="en-US"/>
        </w:rPr>
        <w:t>KGaA</w:t>
      </w:r>
      <w:proofErr w:type="spellEnd"/>
      <w:r w:rsidRPr="00F45213">
        <w:rPr>
          <w:lang w:val="en-US"/>
        </w:rPr>
        <w:t>), anti-HER2-IgA2and anti-EGFR-IgA2) were gen</w:t>
      </w:r>
      <w:bookmarkStart w:id="0" w:name="_GoBack"/>
      <w:bookmarkEnd w:id="0"/>
      <w:r w:rsidRPr="00F45213">
        <w:rPr>
          <w:lang w:val="en-US"/>
        </w:rPr>
        <w:t xml:space="preserve">erated as described </w:t>
      </w:r>
      <w:r w:rsidRPr="00F45213">
        <w:rPr>
          <w:lang w:val="en-US"/>
        </w:rPr>
        <w:fldChar w:fldCharType="begin"/>
      </w:r>
      <w:r w:rsidRPr="00F45213">
        <w:rPr>
          <w:lang w:val="en-US"/>
        </w:rPr>
        <w:instrText xml:space="preserve"> ADDIN EN.CITE &lt;EndNote&gt;&lt;Cite&gt;&lt;Author&gt;Dechant&lt;/Author&gt;&lt;Year&gt;2007&lt;/Year&gt;&lt;RecNum&gt;5862&lt;/RecNum&gt;&lt;DisplayText&gt;(12)&lt;/DisplayText&gt;&lt;record&gt;&lt;rec-number&gt;5862&lt;/rec-number&gt;&lt;foreign-keys&gt;&lt;key app="EN" db-id="p255sz2psf2wf4e5fv7vsvpnttsa0dxepd52" timestamp="1521550479"&gt;5862&lt;/key&gt;&lt;/foreign-keys&gt;&lt;ref-type name="Journal Article"&gt;17&lt;/ref-type&gt;&lt;contributors&gt;&lt;authors&gt;&lt;author&gt;Dechant, M.&lt;/author&gt;&lt;author&gt;Beyer, T.&lt;/author&gt;&lt;author&gt;Schneider-Merck, T.&lt;/author&gt;&lt;author&gt;Weisner, W.&lt;/author&gt;&lt;author&gt;Peipp, M.&lt;/author&gt;&lt;author&gt;van de Winkel, J. G.&lt;/author&gt;&lt;author&gt;Valerius, T.&lt;/author&gt;&lt;/authors&gt;&lt;/contributors&gt;&lt;auth-address&gt;Division of Nephrology, University of Schleswig-Holstein, Campus Kiel, Schittenhelmstrasse 12, Kiel, Germany.&lt;/auth-address&gt;&lt;titles&gt;&lt;title&gt;Effector mechanisms of recombinant IgA antibodies against epidermal growth factor receptor&lt;/title&gt;&lt;secondary-title&gt;J Immunol&lt;/secondary-title&gt;&lt;/titles&gt;&lt;periodical&gt;&lt;full-title&gt;J Immunol&lt;/full-title&gt;&lt;/periodical&gt;&lt;pages&gt;2936-43&lt;/pages&gt;&lt;volume&gt;179&lt;/volume&gt;&lt;number&gt;5&lt;/number&gt;&lt;keywords&gt;&lt;keyword&gt;Animals&lt;/keyword&gt;&lt;keyword&gt;Antibodies, Bispecific/*immunology/pharmacology&lt;/keyword&gt;&lt;keyword&gt;*Antibody-Dependent Cell Cytotoxicity&lt;/keyword&gt;&lt;keyword&gt;Humans&lt;/keyword&gt;&lt;keyword&gt;Immunoglobulin A/*immunology/pharmacology&lt;/keyword&gt;&lt;keyword&gt;Immunoglobulin G/immunology&lt;/keyword&gt;&lt;keyword&gt;Mice&lt;/keyword&gt;&lt;keyword&gt;Neoplasms/*immunology&lt;/keyword&gt;&lt;keyword&gt;Neutrophils/drug effects/immunology&lt;/keyword&gt;&lt;keyword&gt;Receptor, Epidermal Growth Factor/*immunology&lt;/keyword&gt;&lt;keyword&gt;Recombinant Fusion Proteins/immunology/pharmacology&lt;/keyword&gt;&lt;/keywords&gt;&lt;dates&gt;&lt;year&gt;2007&lt;/year&gt;&lt;pub-dates&gt;&lt;date&gt;Sep 1&lt;/date&gt;&lt;/pub-dates&gt;&lt;/dates&gt;&lt;isbn&gt;0022-1767 (Print)&amp;#xD;0022-1767 (Linking)&lt;/isbn&gt;&lt;accession-num&gt;17709508&lt;/accession-num&gt;&lt;urls&gt;&lt;related-urls&gt;&lt;url&gt;https://www.ncbi.nlm.nih.gov/pubmed/17709508&lt;/url&gt;&lt;/related-urls&gt;&lt;/urls&gt;&lt;/record&gt;&lt;/Cite&gt;&lt;/EndNote&gt;</w:instrText>
      </w:r>
      <w:r w:rsidRPr="00F45213">
        <w:rPr>
          <w:lang w:val="en-US"/>
        </w:rPr>
        <w:fldChar w:fldCharType="separate"/>
      </w:r>
      <w:r w:rsidRPr="00F45213">
        <w:rPr>
          <w:noProof/>
          <w:lang w:val="en-US"/>
        </w:rPr>
        <w:t>(12)</w:t>
      </w:r>
      <w:r w:rsidRPr="00F45213">
        <w:rPr>
          <w:lang w:val="en-US"/>
        </w:rPr>
        <w:fldChar w:fldCharType="end"/>
      </w:r>
      <w:r w:rsidRPr="00F45213">
        <w:rPr>
          <w:lang w:val="en-US"/>
        </w:rPr>
        <w:t xml:space="preserve"> and used at a final concentration of 5 </w:t>
      </w:r>
      <w:proofErr w:type="spellStart"/>
      <w:r w:rsidRPr="00F45213">
        <w:rPr>
          <w:lang w:val="en-US"/>
        </w:rPr>
        <w:t>μg</w:t>
      </w:r>
      <w:proofErr w:type="spellEnd"/>
      <w:r w:rsidRPr="00F45213">
        <w:rPr>
          <w:lang w:val="en-US"/>
        </w:rPr>
        <w:t xml:space="preserve">/mL, unless stated otherwise. To block mouse SIRPα we used the rat IgG2 antibody MY-1, generously gifted to us by the group of prof. dr. Takashi </w:t>
      </w:r>
      <w:proofErr w:type="spellStart"/>
      <w:r w:rsidRPr="00F45213">
        <w:rPr>
          <w:lang w:val="en-US"/>
        </w:rPr>
        <w:t>Matozaki</w:t>
      </w:r>
      <w:proofErr w:type="spellEnd"/>
      <w:r w:rsidRPr="00F45213">
        <w:rPr>
          <w:lang w:val="en-US"/>
        </w:rPr>
        <w:t xml:space="preserve"> (University of Kobe, Japan), at a final concentration of 10 </w:t>
      </w:r>
      <w:proofErr w:type="spellStart"/>
      <w:r w:rsidRPr="00F45213">
        <w:rPr>
          <w:lang w:val="en-US"/>
        </w:rPr>
        <w:t>μg</w:t>
      </w:r>
      <w:proofErr w:type="spellEnd"/>
      <w:r w:rsidRPr="00F45213">
        <w:rPr>
          <w:lang w:val="en-US"/>
        </w:rPr>
        <w:t xml:space="preserve">/mL in our </w:t>
      </w:r>
      <w:r w:rsidRPr="00F45213">
        <w:rPr>
          <w:i/>
          <w:lang w:val="en-US"/>
        </w:rPr>
        <w:t>in vitro</w:t>
      </w:r>
      <w:r w:rsidRPr="00F45213">
        <w:rPr>
          <w:lang w:val="en-US"/>
        </w:rPr>
        <w:t xml:space="preserve"> studies </w:t>
      </w:r>
      <w:r w:rsidRPr="00F45213">
        <w:rPr>
          <w:lang w:val="en-US"/>
        </w:rPr>
        <w:fldChar w:fldCharType="begin">
          <w:fldData xml:space="preserve">PEVuZE5vdGU+PENpdGU+PEF1dGhvcj5ZYW5hZ2l0YTwvQXV0aG9yPjxZZWFyPjIwMTc8L1llYXI+
PFJlY051bT42MDM5PC9SZWNOdW0+PERpc3BsYXlUZXh0PigzMSk8L0Rpc3BsYXlUZXh0PjxyZWNv
cmQ+PHJlYy1udW1iZXI+NjAzOTwvcmVjLW51bWJlcj48Zm9yZWlnbi1rZXlzPjxrZXkgYXBwPSJF
TiIgZGItaWQ9InAyNTVzejJwc2Yyd2Y0ZTVmdjd2c3ZwbnR0c2EwZHhlcGQ1MiIgdGltZXN0YW1w
PSIxNTIxNTUyMDQwIj42MDM5PC9rZXk+PC9mb3JlaWduLWtleXM+PHJlZi10eXBlIG5hbWU9Ikpv
dXJuYWwgQXJ0aWNsZSI+MTc8L3JlZi10eXBlPjxjb250cmlidXRvcnM+PGF1dGhvcnM+PGF1dGhv
cj5ZYW5hZ2l0YSwgVC48L2F1dGhvcj48YXV0aG9yPk11cmF0YSwgWS48L2F1dGhvcj48YXV0aG9y
PlRhbmFrYSwgRC48L2F1dGhvcj48YXV0aG9yPk1vdGVnaSwgUy4gSS48L2F1dGhvcj48YXV0aG9y
PkFyYWksIEUuPC9hdXRob3I+PGF1dGhvcj5EYW5pd2lqYXlhLCBFLiBXLjwvYXV0aG9yPjxhdXRo
b3I+SGF6YW1hLCBELjwvYXV0aG9yPjxhdXRob3I+V2FzaGlvLCBLLjwvYXV0aG9yPjxhdXRob3I+
U2FpdG8sIFkuPC9hdXRob3I+PGF1dGhvcj5Lb3RhbmksIFQuPC9hdXRob3I+PGF1dGhvcj5PaG5p
c2hpLCBILjwvYXV0aG9yPjxhdXRob3I+T2xkZW5ib3JnLCBQLiBBLjwvYXV0aG9yPjxhdXRob3I+
R2FyY2lhLCBOLiBWLjwvYXV0aG9yPjxhdXRob3I+TWl5YXNha2EsIE0uPC9hdXRob3I+PGF1dGhv
cj5Jc2hpa2F3YSwgTy48L2F1dGhvcj48YXV0aG9yPkthbmFpLCBZLjwvYXV0aG9yPjxhdXRob3I+
S29tb3JpLCBULjwvYXV0aG9yPjxhdXRob3I+TWF0b3pha2ksIFQuPC9hdXRob3I+PC9hdXRob3Jz
PjwvY29udHJpYnV0b3JzPjxhdXRoLWFkZHJlc3M+RGl2aXNpb24gb2YgTW9sZWN1bGFyIGFuZCBD
ZWxsdWxhciBTaWduYWxpbmcsIERlcGFydG1lbnQgb2YgQmlvY2hlbWlzdHJ5IGFuZCBNb2xlY3Vs
YXIgQmlvbG9neSw7IERlcGFydG1lbnQgb2YgT3JhbCBhbmQgTWF4aWxsb2ZhY2lhbCBTdXJnZXJ5
LCBLb2JlIFVuaXZlcnNpdHkgR3JhZHVhdGUgU2Nob29sIG9mIE1lZGljaW5lLCBLb2JlLCBKYXBh
bi4mI3hEO0RpdmlzaW9uIG9mIE1vbGVjdWxhciBhbmQgQ2VsbHVsYXIgU2lnbmFsaW5nLCBEZXBh
cnRtZW50IG9mIEJpb2NoZW1pc3RyeSBhbmQgTW9sZWN1bGFyIEJpb2xvZ3kuJiN4RDtEZXBhcnRt
ZW50IG9mIERlcm1hdG9sb2d5LCBHdW5tYSBVbml2ZXJzaXR5IEdyYWR1YXRlIFNjaG9vbCBvZiBN
ZWRpY2luZSwgR3VubWEsIEphcGFuLiYjeEQ7RGl2aXNpb24gb2YgTW9sZWN1bGFyIFBhdGhvbG9n
eSwgTmF0aW9uYWwgQ2FuY2VyIENlbnRlciBSZXNlYXJjaCBJbnN0aXR1dGUsIFRva3lvLCBKYXBh
bi47IERlcGFydG1lbnQgb2YgUGF0aG9sb2d5LCBLZWlvIFVuaXZlcnNpdHkgU2Nob29sIG9mIE1l
ZGljaW5lLCBUb2t5bywgSmFwYW4uJiN4RDtEZXBhcnRtZW50IG9mIExhYm9yYXRvcnkgU2NpZW5j
ZXMsIEd1bm1hIFVuaXZlcnNpdHkgR3JhZHVhdGUgU2Nob29sIG9mIEhlYWx0aCBTY2llbmNlcywg
R3VubWEsIEphcGFuLiYjeEQ7RGVwYXJ0bWVudCBvZiBJbnRlZ3JhdGl2ZSBNZWRpY2FsIEJpb2xv
Z3ksIFNlY3Rpb24gZm9yIEhpc3RvbG9neSBhbmQgQ2VsbCBCaW9sb2d5LCBVbWVhIFVuaXZlcnNp
dHksIFVtZWEsIFN3ZWRlbi4mI3hEO0xhYm9yYXRvcnkgb2YgSW1tdW5vZHluYW1pY3MsIERlcGFy
dG1lbnQgb2YgTWljcm9iaW9sb2d5IGFuZCBJbW11bm9sb2d5LCBPc2FrYSBVbml2ZXJzaXR5IEdy
YWR1YXRlIFNjaG9vbCBvZiBNZWRpY2luZSwgT3Nha2EsIEphcGFuLiYjeEQ7TGFib3JhdG9yeSBv
ZiBJbW11bm9keW5hbWljcywgRGVwYXJ0bWVudCBvZiBNaWNyb2Jpb2xvZ3kgYW5kIEltbXVub2xv
Z3ksIE9zYWthIFVuaXZlcnNpdHkgR3JhZHVhdGUgU2Nob29sIG9mIE1lZGljaW5lLCBPc2FrYSwg
SmFwYW4uOyBNZWRpQ2l0eSBSZXNlYXJjaCBMYWJvcmF0b3J5LCBVbml2ZXJzaXR5IG9mIFR1cmt1
LCBUdXJrdSwgRmlubGFuZC4mI3hEO0RlcGFydG1lbnQgb2YgT3JhbCBhbmQgTWF4aWxsb2ZhY2lh
bCBTdXJnZXJ5LCBLb2JlIFVuaXZlcnNpdHkgR3JhZHVhdGUgU2Nob29sIG9mIE1lZGljaW5lLCBL
b2JlLCBKYXBhbi48L2F1dGgtYWRkcmVzcz48dGl0bGVzPjx0aXRsZT5BbnRpLVNJUlBhbHBoYSBh
bnRpYm9kaWVzIGFzIGEgcG90ZW50aWFsIG5ldyB0b29sIGZvciBjYW5jZXIgaW1tdW5vdGhlcmFw
eTwvdGl0bGU+PHNlY29uZGFyeS10aXRsZT5KQ0kgSW5zaWdodDwvc2Vjb25kYXJ5LXRpdGxlPjwv
dGl0bGVzPjxwZXJpb2RpY2FsPjxmdWxsLXRpdGxlPkpDSSBJbnNpZ2h0PC9mdWxsLXRpdGxlPjwv
cGVyaW9kaWNhbD48cGFnZXM+ZTg5MTQwPC9wYWdlcz48dm9sdW1lPjI8L3ZvbHVtZT48bnVtYmVy
PjE8L251bWJlcj48ZGF0ZXM+PHllYXI+MjAxNzwveWVhcj48cHViLWRhdGVzPjxkYXRlPkphbiAx
MjwvZGF0ZT48L3B1Yi1kYXRlcz48L2RhdGVzPjxpc2JuPjIzNzktMzcwOCAoUHJpbnQpJiN4RDsy
Mzc5LTM3MDggKExpbmtpbmcpPC9pc2JuPjxhY2Nlc3Npb24tbnVtPjI4MDk3MjI5PC9hY2Nlc3Np
b24tbnVtPjx1cmxzPjxyZWxhdGVkLXVybHM+PHVybD5odHRwczovL3d3dy5uY2JpLm5sbS5uaWgu
Z292L3B1Ym1lZC8yODA5NzIyOTwvdXJsPjwvcmVsYXRlZC11cmxzPjwvdXJscz48Y3VzdG9tMj5Q
TUM1MjE0MTAzPC9jdXN0b20yPjxlbGVjdHJvbmljLXJlc291cmNlLW51bT4xMC4xMTcyL2pjaS5p
bnNpZ2h0Ljg5MTQwPC9lbGVjdHJvbmljLXJlc291cmNlLW51bT48L3JlY29yZD48L0NpdGU+PC9F
bmROb3RlPn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ZYW5hZ2l0YTwvQXV0aG9yPjxZZWFyPjIwMTc8L1llYXI+
PFJlY051bT42MDM5PC9SZWNOdW0+PERpc3BsYXlUZXh0PigzMSk8L0Rpc3BsYXlUZXh0PjxyZWNv
cmQ+PHJlYy1udW1iZXI+NjAzOTwvcmVjLW51bWJlcj48Zm9yZWlnbi1rZXlzPjxrZXkgYXBwPSJF
TiIgZGItaWQ9InAyNTVzejJwc2Yyd2Y0ZTVmdjd2c3ZwbnR0c2EwZHhlcGQ1MiIgdGltZXN0YW1w
PSIxNTIxNTUyMDQwIj42MDM5PC9rZXk+PC9mb3JlaWduLWtleXM+PHJlZi10eXBlIG5hbWU9Ikpv
dXJuYWwgQXJ0aWNsZSI+MTc8L3JlZi10eXBlPjxjb250cmlidXRvcnM+PGF1dGhvcnM+PGF1dGhv
cj5ZYW5hZ2l0YSwgVC48L2F1dGhvcj48YXV0aG9yPk11cmF0YSwgWS48L2F1dGhvcj48YXV0aG9y
PlRhbmFrYSwgRC48L2F1dGhvcj48YXV0aG9yPk1vdGVnaSwgUy4gSS48L2F1dGhvcj48YXV0aG9y
PkFyYWksIEUuPC9hdXRob3I+PGF1dGhvcj5EYW5pd2lqYXlhLCBFLiBXLjwvYXV0aG9yPjxhdXRo
b3I+SGF6YW1hLCBELjwvYXV0aG9yPjxhdXRob3I+V2FzaGlvLCBLLjwvYXV0aG9yPjxhdXRob3I+
U2FpdG8sIFkuPC9hdXRob3I+PGF1dGhvcj5Lb3RhbmksIFQuPC9hdXRob3I+PGF1dGhvcj5PaG5p
c2hpLCBILjwvYXV0aG9yPjxhdXRob3I+T2xkZW5ib3JnLCBQLiBBLjwvYXV0aG9yPjxhdXRob3I+
R2FyY2lhLCBOLiBWLjwvYXV0aG9yPjxhdXRob3I+TWl5YXNha2EsIE0uPC9hdXRob3I+PGF1dGhv
cj5Jc2hpa2F3YSwgTy48L2F1dGhvcj48YXV0aG9yPkthbmFpLCBZLjwvYXV0aG9yPjxhdXRob3I+
S29tb3JpLCBULjwvYXV0aG9yPjxhdXRob3I+TWF0b3pha2ksIFQuPC9hdXRob3I+PC9hdXRob3Jz
PjwvY29udHJpYnV0b3JzPjxhdXRoLWFkZHJlc3M+RGl2aXNpb24gb2YgTW9sZWN1bGFyIGFuZCBD
ZWxsdWxhciBTaWduYWxpbmcsIERlcGFydG1lbnQgb2YgQmlvY2hlbWlzdHJ5IGFuZCBNb2xlY3Vs
YXIgQmlvbG9neSw7IERlcGFydG1lbnQgb2YgT3JhbCBhbmQgTWF4aWxsb2ZhY2lhbCBTdXJnZXJ5
LCBLb2JlIFVuaXZlcnNpdHkgR3JhZHVhdGUgU2Nob29sIG9mIE1lZGljaW5lLCBLb2JlLCBKYXBh
bi4mI3hEO0RpdmlzaW9uIG9mIE1vbGVjdWxhciBhbmQgQ2VsbHVsYXIgU2lnbmFsaW5nLCBEZXBh
cnRtZW50IG9mIEJpb2NoZW1pc3RyeSBhbmQgTW9sZWN1bGFyIEJpb2xvZ3kuJiN4RDtEZXBhcnRt
ZW50IG9mIERlcm1hdG9sb2d5LCBHdW5tYSBVbml2ZXJzaXR5IEdyYWR1YXRlIFNjaG9vbCBvZiBN
ZWRpY2luZSwgR3VubWEsIEphcGFuLiYjeEQ7RGl2aXNpb24gb2YgTW9sZWN1bGFyIFBhdGhvbG9n
eSwgTmF0aW9uYWwgQ2FuY2VyIENlbnRlciBSZXNlYXJjaCBJbnN0aXR1dGUsIFRva3lvLCBKYXBh
bi47IERlcGFydG1lbnQgb2YgUGF0aG9sb2d5LCBLZWlvIFVuaXZlcnNpdHkgU2Nob29sIG9mIE1l
ZGljaW5lLCBUb2t5bywgSmFwYW4uJiN4RDtEZXBhcnRtZW50IG9mIExhYm9yYXRvcnkgU2NpZW5j
ZXMsIEd1bm1hIFVuaXZlcnNpdHkgR3JhZHVhdGUgU2Nob29sIG9mIEhlYWx0aCBTY2llbmNlcywg
R3VubWEsIEphcGFuLiYjeEQ7RGVwYXJ0bWVudCBvZiBJbnRlZ3JhdGl2ZSBNZWRpY2FsIEJpb2xv
Z3ksIFNlY3Rpb24gZm9yIEhpc3RvbG9neSBhbmQgQ2VsbCBCaW9sb2d5LCBVbWVhIFVuaXZlcnNp
dHksIFVtZWEsIFN3ZWRlbi4mI3hEO0xhYm9yYXRvcnkgb2YgSW1tdW5vZHluYW1pY3MsIERlcGFy
dG1lbnQgb2YgTWljcm9iaW9sb2d5IGFuZCBJbW11bm9sb2d5LCBPc2FrYSBVbml2ZXJzaXR5IEdy
YWR1YXRlIFNjaG9vbCBvZiBNZWRpY2luZSwgT3Nha2EsIEphcGFuLiYjeEQ7TGFib3JhdG9yeSBv
ZiBJbW11bm9keW5hbWljcywgRGVwYXJ0bWVudCBvZiBNaWNyb2Jpb2xvZ3kgYW5kIEltbXVub2xv
Z3ksIE9zYWthIFVuaXZlcnNpdHkgR3JhZHVhdGUgU2Nob29sIG9mIE1lZGljaW5lLCBPc2FrYSwg
SmFwYW4uOyBNZWRpQ2l0eSBSZXNlYXJjaCBMYWJvcmF0b3J5LCBVbml2ZXJzaXR5IG9mIFR1cmt1
LCBUdXJrdSwgRmlubGFuZC4mI3hEO0RlcGFydG1lbnQgb2YgT3JhbCBhbmQgTWF4aWxsb2ZhY2lh
bCBTdXJnZXJ5LCBLb2JlIFVuaXZlcnNpdHkgR3JhZHVhdGUgU2Nob29sIG9mIE1lZGljaW5lLCBL
b2JlLCBKYXBhbi48L2F1dGgtYWRkcmVzcz48dGl0bGVzPjx0aXRsZT5BbnRpLVNJUlBhbHBoYSBh
bnRpYm9kaWVzIGFzIGEgcG90ZW50aWFsIG5ldyB0b29sIGZvciBjYW5jZXIgaW1tdW5vdGhlcmFw
eTwvdGl0bGU+PHNlY29uZGFyeS10aXRsZT5KQ0kgSW5zaWdodDwvc2Vjb25kYXJ5LXRpdGxlPjwv
dGl0bGVzPjxwZXJpb2RpY2FsPjxmdWxsLXRpdGxlPkpDSSBJbnNpZ2h0PC9mdWxsLXRpdGxlPjwv
cGVyaW9kaWNhbD48cGFnZXM+ZTg5MTQwPC9wYWdlcz48dm9sdW1lPjI8L3ZvbHVtZT48bnVtYmVy
PjE8L251bWJlcj48ZGF0ZXM+PHllYXI+MjAxNzwveWVhcj48cHViLWRhdGVzPjxkYXRlPkphbiAx
MjwvZGF0ZT48L3B1Yi1kYXRlcz48L2RhdGVzPjxpc2JuPjIzNzktMzcwOCAoUHJpbnQpJiN4RDsy
Mzc5LTM3MDggKExpbmtpbmcpPC9pc2JuPjxhY2Nlc3Npb24tbnVtPjI4MDk3MjI5PC9hY2Nlc3Np
b24tbnVtPjx1cmxzPjxyZWxhdGVkLXVybHM+PHVybD5odHRwczovL3d3dy5uY2JpLm5sbS5uaWgu
Z292L3B1Ym1lZC8yODA5NzIyOTwvdXJsPjwvcmVsYXRlZC11cmxzPjwvdXJscz48Y3VzdG9tMj5Q
TUM1MjE0MTAzPC9jdXN0b20yPjxlbGVjdHJvbmljLXJlc291cmNlLW51bT4xMC4xMTcyL2pjaS5p
bnNpZ2h0Ljg5MTQwPC9lbGVjdHJvbmljLXJlc291cmNlLW51bT48L3JlY29yZD48L0NpdGU+PC9F
bmROb3RlPn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Pr="00F45213">
        <w:rPr>
          <w:lang w:val="en-US"/>
        </w:rPr>
        <w:fldChar w:fldCharType="separate"/>
      </w:r>
      <w:r>
        <w:rPr>
          <w:noProof/>
          <w:lang w:val="en-US"/>
        </w:rPr>
        <w:t>(31)</w:t>
      </w:r>
      <w:r w:rsidRPr="00F45213">
        <w:rPr>
          <w:lang w:val="en-US"/>
        </w:rPr>
        <w:fldChar w:fldCharType="end"/>
      </w:r>
      <w:r w:rsidRPr="00F45213">
        <w:rPr>
          <w:lang w:val="en-US"/>
        </w:rPr>
        <w:t>.</w:t>
      </w:r>
    </w:p>
    <w:p w:rsidR="00E4792C" w:rsidRPr="00F45213" w:rsidRDefault="00E4792C" w:rsidP="00E4792C">
      <w:pPr>
        <w:pStyle w:val="Geenafstand"/>
        <w:spacing w:line="480" w:lineRule="auto"/>
        <w:jc w:val="both"/>
        <w:rPr>
          <w:b/>
          <w:lang w:val="en-US"/>
        </w:rPr>
      </w:pPr>
      <w:r w:rsidRPr="00F45213">
        <w:rPr>
          <w:b/>
          <w:lang w:val="en-US"/>
        </w:rPr>
        <w:t>Beads binding assay</w:t>
      </w:r>
    </w:p>
    <w:p w:rsidR="00E4792C" w:rsidRPr="00F45213" w:rsidRDefault="00E4792C" w:rsidP="00E4792C">
      <w:pPr>
        <w:pStyle w:val="Geenafstand"/>
        <w:spacing w:line="480" w:lineRule="auto"/>
        <w:jc w:val="both"/>
        <w:rPr>
          <w:lang w:val="en-US"/>
        </w:rPr>
      </w:pPr>
      <w:r w:rsidRPr="00F45213">
        <w:rPr>
          <w:lang w:val="en-US"/>
        </w:rPr>
        <w:t>The SIRPα expressing murine macrophage cell line RAW 264.7 was used to show the blocking capabilities of the mouse anti-SIRPα antibody MY-1, using a beads binding assay. In short: 10</w:t>
      </w:r>
      <w:r w:rsidRPr="00F45213">
        <w:rPr>
          <w:vertAlign w:val="superscript"/>
          <w:lang w:val="en-US"/>
        </w:rPr>
        <w:t>5</w:t>
      </w:r>
      <w:r w:rsidRPr="00F45213">
        <w:rPr>
          <w:lang w:val="en-US"/>
        </w:rPr>
        <w:t xml:space="preserve"> RAW 264.7 cells were seeded in a V shape 96 wells plate, and washed with PBS containing 0.1% BSA. Afterwards cells were incubated in PBS containing 0.1% BSA and 10 </w:t>
      </w:r>
      <w:proofErr w:type="spellStart"/>
      <w:r w:rsidRPr="00F45213">
        <w:rPr>
          <w:lang w:val="en-US"/>
        </w:rPr>
        <w:t>μg</w:t>
      </w:r>
      <w:proofErr w:type="spellEnd"/>
      <w:r w:rsidRPr="00F45213">
        <w:rPr>
          <w:lang w:val="en-US"/>
        </w:rPr>
        <w:t xml:space="preserve">/mL anti-SIRPα blocking antibody (MY-1) and kept on ice for 30 minutes. Another vial containing 1 </w:t>
      </w:r>
      <w:proofErr w:type="spellStart"/>
      <w:r w:rsidRPr="00F45213">
        <w:rPr>
          <w:lang w:val="en-US"/>
        </w:rPr>
        <w:t>μg</w:t>
      </w:r>
      <w:proofErr w:type="spellEnd"/>
      <w:r w:rsidRPr="00F45213">
        <w:rPr>
          <w:lang w:val="en-US"/>
        </w:rPr>
        <w:t xml:space="preserve">/mL mouse CD47-Fc together with 20μg/mL goat anti-human Alexa647 and 1% normal rat serum was incubated on ice for 30 minutes. Cells were washed with PBS containing 0.1% BSA, after which 50 </w:t>
      </w:r>
      <w:proofErr w:type="spellStart"/>
      <w:r w:rsidRPr="00F45213">
        <w:rPr>
          <w:lang w:val="en-US"/>
        </w:rPr>
        <w:t>μL</w:t>
      </w:r>
      <w:proofErr w:type="spellEnd"/>
      <w:r w:rsidRPr="00F45213">
        <w:rPr>
          <w:lang w:val="en-US"/>
        </w:rPr>
        <w:t xml:space="preserve"> mouse CD47 goat </w:t>
      </w:r>
      <w:r w:rsidRPr="00F45213">
        <w:rPr>
          <w:lang w:val="en-US"/>
        </w:rPr>
        <w:lastRenderedPageBreak/>
        <w:t>anti-human Alexa647-NRS complex was added to cells and kept on ice for 30 minutes. Finally cells were washed and binding was determined using flow cytometry.</w:t>
      </w:r>
    </w:p>
    <w:p w:rsidR="00CC06E4" w:rsidRPr="00E4792C" w:rsidRDefault="00CC06E4" w:rsidP="00E4792C">
      <w:pPr>
        <w:rPr>
          <w:lang w:val="en-US"/>
        </w:rPr>
      </w:pPr>
    </w:p>
    <w:sectPr w:rsidR="00CC06E4" w:rsidRPr="00E479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53437"/>
    <w:rsid w:val="00154E27"/>
    <w:rsid w:val="00980D4A"/>
    <w:rsid w:val="009D2CA5"/>
    <w:rsid w:val="00A73F53"/>
    <w:rsid w:val="00CC06E4"/>
    <w:rsid w:val="00E4792C"/>
    <w:rsid w:val="00E534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54FC27B-9AAA-4BB8-8E7F-7F62A7578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link w:val="GeenafstandChar"/>
    <w:uiPriority w:val="99"/>
    <w:qFormat/>
    <w:rsid w:val="00CC06E4"/>
    <w:pPr>
      <w:spacing w:after="0" w:line="240" w:lineRule="auto"/>
    </w:pPr>
    <w:rPr>
      <w:szCs w:val="19"/>
      <w:lang w:val="nl-NL"/>
    </w:rPr>
  </w:style>
  <w:style w:type="character" w:customStyle="1" w:styleId="GeenafstandChar">
    <w:name w:val="Geen afstand Char"/>
    <w:basedOn w:val="Standaardalinea-lettertype"/>
    <w:link w:val="Geenafstand"/>
    <w:uiPriority w:val="99"/>
    <w:rsid w:val="00CC06E4"/>
    <w:rPr>
      <w:szCs w:val="19"/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674</Words>
  <Characters>370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lmatlung</dc:creator>
  <cp:keywords/>
  <dc:description/>
  <cp:lastModifiedBy>Treffers, Louise</cp:lastModifiedBy>
  <cp:revision>5</cp:revision>
  <dcterms:created xsi:type="dcterms:W3CDTF">2019-08-15T14:01:00Z</dcterms:created>
  <dcterms:modified xsi:type="dcterms:W3CDTF">2019-09-17T17:55:00Z</dcterms:modified>
</cp:coreProperties>
</file>